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346DB818" w:rsidR="002F6C28" w:rsidRDefault="002F6C28" w:rsidP="00ED4FA9">
      <w:r>
        <w:t>Understanding effect sizes in context</w:t>
      </w:r>
    </w:p>
    <w:p w14:paraId="703C3DF8" w14:textId="52223759" w:rsidR="00B60503" w:rsidRDefault="00B60503" w:rsidP="00ED4FA9"/>
    <w:p w14:paraId="16391501" w14:textId="6BD61D2E" w:rsidR="00B60503" w:rsidRDefault="00B60503" w:rsidP="00ED4FA9">
      <w:r>
        <w:t>ADD TO PAPER ON APPROACHES – one issue with the “</w:t>
      </w:r>
      <w:r w:rsidR="00B84989">
        <w:t xml:space="preserve">only use the minimum effect of interest approach” is that this will lead to the most important research just not being done – i.e., people took this approach for studies where a small effect size is of interest will find that the study would be prohibitively expensive, the research where even a tiny effect would be important will just not get done. </w:t>
      </w:r>
      <w:r w:rsidR="00891E80">
        <w:t xml:space="preserve">What </w:t>
      </w:r>
      <w:proofErr w:type="gramStart"/>
      <w:r w:rsidR="00891E80">
        <w:t>has to</w:t>
      </w:r>
      <w:proofErr w:type="gramEnd"/>
      <w:r w:rsidR="00891E80">
        <w:t xml:space="preserve"> happen in these cases is a complex interplay between the probability of an effect being detected and the probability of the effect that is affordably </w:t>
      </w:r>
      <w:r w:rsidR="00311104">
        <w:t>detectable</w:t>
      </w:r>
      <w:r w:rsidR="00891E80">
        <w:t xml:space="preserve">, a subjective estimate of the probability of that effect being obtained, etc. </w:t>
      </w:r>
    </w:p>
    <w:p w14:paraId="5CCDB31B" w14:textId="67EB3146" w:rsidR="003D4084" w:rsidRDefault="00FC4EDE" w:rsidP="00ED4FA9">
      <w:r>
        <w:t xml:space="preserve">There are various uses for standardised effect sizes such as Cohen’s </w:t>
      </w:r>
      <w:r w:rsidRPr="00A620B8">
        <w:rPr>
          <w:i/>
        </w:rPr>
        <w:t>d</w:t>
      </w:r>
      <w:r w:rsidR="00A620B8">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A620B8">
        <w:rPr>
          <w:rFonts w:eastAsiaTheme="minorEastAsia"/>
        </w:rPr>
        <w:t>,</w:t>
      </w:r>
      <w:r>
        <w:t xml:space="preserve"> or Pearson’s </w:t>
      </w:r>
      <w:r w:rsidRPr="00A620B8">
        <w:rPr>
          <w:i/>
        </w:rPr>
        <w:t>r</w:t>
      </w:r>
      <w:r>
        <w:t xml:space="preserve">, in psychology research. </w:t>
      </w:r>
      <w:r w:rsidR="00A620B8">
        <w:t xml:space="preserve">Although in many cases the expression of the effect of an intervention or the size of an effect might be more easily and understandably expressed in raw units (i.e., when raw units are directly interpretable or widely understood),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rsidR="00427120">
        <w:t xml:space="preserve">Often standardised effect sizes </w:t>
      </w:r>
      <w:r w:rsidR="00427120">
        <w:t xml:space="preserve">they allow for the results of an experiment to be expressed clearly and </w:t>
      </w:r>
      <w:proofErr w:type="gramStart"/>
      <w:r w:rsidR="00427120">
        <w:t>succinctly</w:t>
      </w:r>
      <w:r w:rsidR="00427120">
        <w:t>, and</w:t>
      </w:r>
      <w:proofErr w:type="gramEnd"/>
      <w:r w:rsidR="00427120">
        <w:t xml:space="preserve"> </w:t>
      </w:r>
      <w:r w:rsidR="00ED4FA9">
        <w:t xml:space="preserve">are helpful in performing formal sample size planning such as power analysis. </w:t>
      </w:r>
      <w:r w:rsidR="00A620B8">
        <w:t xml:space="preserve">Developing an understanding of effect sizes is becoming a 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rsidR="00ED4FA9">
        <w:t xml:space="preserve">. </w:t>
      </w:r>
    </w:p>
    <w:p w14:paraId="326D25E0" w14:textId="339B7ADA" w:rsidR="004C428C" w:rsidRDefault="00427120">
      <w:proofErr w:type="gramStart"/>
      <w:r>
        <w:t>In order to</w:t>
      </w:r>
      <w:proofErr w:type="gramEnd"/>
      <w:r w:rsidR="00ED4FA9">
        <w:t xml:space="preserve"> understand and make use of standardised effect sizes in the context of scientific research, one needs to have an understanding of the technical or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Part of the reason for 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01 may signifiy a treatment that could save thousands of lives. However, if someone is studying social media addiction, it is unlikely that a treatment that has an effect of .01 </w:t>
      </w:r>
      <w:r w:rsidR="004C428C">
        <w:t xml:space="preserve">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6A848AF5" w14:textId="37CF0BE1" w:rsidR="00125805" w:rsidRDefault="006B3B45" w:rsidP="00B45430">
      <w:r>
        <w:t xml:space="preserve">Nonetheless, the consumers and producers of research that is often reported and conveyed in standardised effect sizes need to be able to understand what effects can reasonably be expected in their area of research </w:t>
      </w:r>
      <w:r>
        <w:t>to effectively plan their research (e.g., using</w:t>
      </w:r>
      <w:r w:rsidR="00125805">
        <w:t xml:space="preserve"> a</w:t>
      </w:r>
      <w:r>
        <w:t xml:space="preserve"> power analysis), and to understand the relative import of observed effects in context</w:t>
      </w:r>
      <w:r w:rsidR="00B45430">
        <w:t>.</w:t>
      </w:r>
      <w:r w:rsidR="003B096D">
        <w:t xml:space="preserve"> </w:t>
      </w:r>
      <w:r w:rsidR="00B45430">
        <w:t>Several</w:t>
      </w:r>
      <w:r w:rsidR="00441FF1">
        <w:t xml:space="preserve"> efforts over the past half century have attempted to provide these benchmarks on a </w:t>
      </w:r>
      <w:r w:rsidR="00B45430">
        <w:t xml:space="preserve">literature wide </w:t>
      </w:r>
      <w:r w:rsidR="00441FF1">
        <w:t>scale</w:t>
      </w:r>
      <w:r w:rsidR="00B45430">
        <w:t xml:space="preserve"> by </w:t>
      </w:r>
      <w:r w:rsidR="00B45430">
        <w:t xml:space="preserve">systematically </w:t>
      </w:r>
      <w:r w:rsidR="00B45430">
        <w:t>surveying</w:t>
      </w:r>
      <w:r w:rsidR="00B45430">
        <w:t xml:space="preserve"> bodies of </w:t>
      </w:r>
      <w:proofErr w:type="gramStart"/>
      <w:r w:rsidR="00B45430">
        <w:t>literature, and</w:t>
      </w:r>
      <w:proofErr w:type="gramEnd"/>
      <w:r w:rsidR="00B45430">
        <w:t xml:space="preserve"> extract</w:t>
      </w:r>
      <w:r w:rsidR="00B45430">
        <w:t>ing</w:t>
      </w:r>
      <w:r w:rsidR="00B45430">
        <w:t xml:space="preserve"> the effect sizes that were observed in the literature.</w:t>
      </w:r>
      <w:r w:rsidR="00125805">
        <w:t xml:space="preserve"> However, these efforts have never been brought together to facilitate readers understanding of not just the effects seen in their narrow field of expertise but also the variety of effects sizes that are observed across fields. </w:t>
      </w:r>
      <w:proofErr w:type="gramStart"/>
      <w:r w:rsidR="00125805">
        <w:t>In order to</w:t>
      </w:r>
      <w:proofErr w:type="gramEnd"/>
      <w:r w:rsidR="00125805">
        <w:t xml:space="preserve"> fill this gap, t</w:t>
      </w:r>
      <w:r w:rsidR="00B45430">
        <w:t xml:space="preserve">his paper is a systematic review previous effect size surveys </w:t>
      </w:r>
      <w:r w:rsidR="00125805">
        <w:t xml:space="preserve">performed </w:t>
      </w:r>
      <w:r w:rsidR="00B45430">
        <w:t xml:space="preserve">in psychology and educational </w:t>
      </w:r>
      <w:r w:rsidR="00B45430">
        <w:t xml:space="preserve">research. </w:t>
      </w:r>
      <w:r w:rsidR="003B096D">
        <w:t xml:space="preserve">Bringing together this body of literature allows for us to begin to understand what types of effects are commonly reported to have been </w:t>
      </w:r>
      <w:r w:rsidR="003B096D">
        <w:lastRenderedPageBreak/>
        <w:t>found in different areas of psychology research, allowing researchers to develop expectations and intuitive understandings about the magnitude of other effects seen in the literature.</w:t>
      </w:r>
    </w:p>
    <w:p w14:paraId="7F5E5CD8" w14:textId="50274ADD" w:rsidR="006B3B45" w:rsidRDefault="00125805" w:rsidP="00125805">
      <w:r>
        <w:t xml:space="preserve">In so far as </w:t>
      </w:r>
      <w:r w:rsidR="00441FF1">
        <w:t>current standard</w:t>
      </w:r>
      <w:r w:rsidR="003B0FC5">
        <w:t>s</w:t>
      </w:r>
      <w:r w:rsidR="00441FF1">
        <w:t xml:space="preserve"> for classifying the importan</w:t>
      </w:r>
      <w:r w:rsidR="003B096D">
        <w:t>ce and relative magnitude of observed effects</w:t>
      </w:r>
      <w:r w:rsidR="00441FF1">
        <w:t xml:space="preserve">,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w:t>
      </w:r>
      <w:r w:rsidR="00441FF1">
        <w:t>despite the practice being argued against consistently</w:t>
      </w:r>
      <w:r w:rsidR="005B53A4">
        <w:t xml:space="preserve"> since their proposal</w:t>
      </w:r>
      <w:r w:rsidR="00441FF1">
        <w:t xml:space="preserve"> </w:t>
      </w:r>
      <w:r w:rsidR="003B096D">
        <w:fldChar w:fldCharType="begin"/>
      </w:r>
      <w:r w:rsidR="003B096D">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3B096D">
        <w:fldChar w:fldCharType="separate"/>
      </w:r>
      <w:r w:rsidR="003B096D">
        <w:rPr>
          <w:noProof/>
        </w:rPr>
        <w:t>(e.g., Thompson, 2007)</w:t>
      </w:r>
      <w:r w:rsidR="003B096D">
        <w:fldChar w:fldCharType="end"/>
      </w:r>
      <w:r w:rsidR="005B53A4">
        <w:t xml:space="preserve"> [MORE CITATIONS]</w:t>
      </w:r>
      <w:r w:rsidR="00441FF1">
        <w:t xml:space="preserve">. For example, when asked in a survey what effect size they expect to see in their </w:t>
      </w:r>
      <w:r>
        <w:t xml:space="preserve">research over half of </w:t>
      </w:r>
      <w:r w:rsidR="00441FF1">
        <w:t>academic psychology</w:t>
      </w:r>
      <w:r>
        <w:t xml:space="preserve"> researchers</w:t>
      </w:r>
      <w:r w:rsidR="00441FF1">
        <w:t xml:space="preserve"> who provided an effect size in </w:t>
      </w:r>
      <w:r>
        <w:t>Pearson r</w:t>
      </w:r>
      <w:r w:rsidR="00441FF1">
        <w:t xml:space="preserve"> or Cohen’s </w:t>
      </w:r>
      <w:r w:rsidR="00441FF1" w:rsidRPr="00CB77FE">
        <w:rPr>
          <w:i/>
        </w:rPr>
        <w:t>d</w:t>
      </w:r>
      <w:r w:rsidR="00441FF1">
        <w:t xml:space="preserve"> responded that they expected an effect size equal to one of Cohen’s benchmarks</w:t>
      </w:r>
      <w:r>
        <w:t xml:space="preserve"> (see effect size chapter)</w:t>
      </w:r>
      <w:r w:rsidR="00441FF1">
        <w:t>.</w:t>
      </w:r>
      <w:r>
        <w:t xml:space="preserve"> </w:t>
      </w:r>
      <w:r w:rsidR="003B0FC5">
        <w:t xml:space="preserve">This paper provides academic </w:t>
      </w:r>
      <w:r w:rsidR="005B53A4">
        <w:t>researchers</w:t>
      </w:r>
      <w:r w:rsidR="003B0FC5">
        <w:t xml:space="preserve"> a go-to source for examining empirical benchmarks as opposed to those provided by Cohen</w:t>
      </w:r>
      <w:r w:rsidR="005B53A4">
        <w:t xml:space="preserve"> </w:t>
      </w:r>
      <w:proofErr w:type="gramStart"/>
      <w:r w:rsidR="005B53A4">
        <w:t>in order to</w:t>
      </w:r>
      <w:proofErr w:type="gramEnd"/>
      <w:r w:rsidR="005B53A4">
        <w:t xml:space="preserve"> rely on the closest possible comparison group, as well as providing and educational resource for those who want to understand the types of effects seen in their own and other people’s areas of research. </w:t>
      </w:r>
    </w:p>
    <w:p w14:paraId="27466BA8" w14:textId="77777777" w:rsidR="00303F4E" w:rsidRDefault="006B3B45" w:rsidP="006B3B45">
      <w:r>
        <w:t xml:space="preserve">Many of the most commonly used standardised effect size measures and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Although selection of standardised effect sizes for use in power analysis using benchmark values, </w:t>
      </w:r>
      <w:r w:rsidR="00303F4E">
        <w:t>derived</w:t>
      </w:r>
      <w:r>
        <w:t xml:space="preserve"> </w:t>
      </w:r>
      <w:r w:rsidR="005A22FD">
        <w:t>from commonly cited benchmarks</w:t>
      </w:r>
      <w:r w:rsidR="00303F4E">
        <w:t xml:space="preserve"> </w:t>
      </w:r>
      <w:r w:rsidR="005A22FD">
        <w:t>or</w:t>
      </w:r>
      <w:r w:rsidR="00303F4E">
        <w:t xml:space="preserve"> even</w:t>
      </w:r>
      <w:r w:rsidR="005A22FD">
        <w:t xml:space="preserve"> those derived </w:t>
      </w:r>
      <w:r>
        <w:t>from a literature</w:t>
      </w:r>
      <w:r w:rsidR="00303F4E">
        <w:t xml:space="preserve"> survey such as those presented here</w:t>
      </w:r>
      <w:r>
        <w:t xml:space="preserve">, are the least preferred way of planning sample sizes, knowledge of what effect sizes can be reasonably expected in different areas of research are essential to developing reasonable effect size estimates. </w:t>
      </w:r>
    </w:p>
    <w:p w14:paraId="411C3713" w14:textId="583EE19D" w:rsidR="006B3B45" w:rsidRDefault="006B3B45" w:rsidP="006B3B45">
      <w:r>
        <w:t xml:space="preserve">Without either performing a formal </w:t>
      </w:r>
      <w:r w:rsidR="00303F4E">
        <w:t>meta-</w:t>
      </w:r>
      <w:proofErr w:type="spellStart"/>
      <w:r w:rsidR="00303F4E">
        <w:t>anlaysis</w:t>
      </w:r>
      <w:proofErr w:type="spellEnd"/>
      <w:r w:rsidR="00303F4E">
        <w:t xml:space="preserve"> </w:t>
      </w:r>
      <w:r>
        <w:t xml:space="preserve">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rsidR="005A22FD">
        <w:t xml:space="preserve"> and rely on their being a suitably comparable previous set of studies</w:t>
      </w:r>
      <w:r>
        <w:t>),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p>
    <w:p w14:paraId="7F623626" w14:textId="75C44224" w:rsidR="00303F4E" w:rsidRDefault="00303F4E" w:rsidP="006B3B45"/>
    <w:p w14:paraId="052A667A" w14:textId="79571E2A" w:rsidR="00303F4E" w:rsidRDefault="00303F4E" w:rsidP="006B3B45">
      <w:r>
        <w:t xml:space="preserve">Importantly, the reported effect sizes in the </w:t>
      </w:r>
      <w:proofErr w:type="spellStart"/>
      <w:r>
        <w:t>liteartuer</w:t>
      </w:r>
      <w:proofErr w:type="spellEnd"/>
      <w:r>
        <w:t xml:space="preserve"> may not be representative of the true effects (… publication </w:t>
      </w:r>
      <w:proofErr w:type="spellStart"/>
      <w:r>
        <w:t>bais</w:t>
      </w:r>
      <w:proofErr w:type="spellEnd"/>
      <w:r>
        <w:t xml:space="preserve"> etc)</w:t>
      </w:r>
      <w:r w:rsidR="00D9510E">
        <w:t xml:space="preserve">. </w:t>
      </w:r>
    </w:p>
    <w:p w14:paraId="6CC300D6" w14:textId="77777777" w:rsidR="004C428C" w:rsidRDefault="004C428C"/>
    <w:p w14:paraId="346582C7" w14:textId="26A702A7" w:rsidR="0082667C" w:rsidRDefault="003D4084" w:rsidP="006B3B45">
      <w:r>
        <w:t xml:space="preserve"> </w:t>
      </w:r>
    </w:p>
    <w:p w14:paraId="0E322DE0" w14:textId="3616A32C" w:rsidR="007F6C4A" w:rsidRDefault="007F6C4A" w:rsidP="0082667C"/>
    <w:p w14:paraId="1D7E9CB0" w14:textId="3A592BE0" w:rsidR="007F6C4A" w:rsidRDefault="007F6C4A" w:rsidP="0082667C">
      <w:r>
        <w:t xml:space="preserve">Other ways of expressing effect sizes </w:t>
      </w:r>
    </w:p>
    <w:p w14:paraId="05D1198C" w14:textId="77777777" w:rsidR="00D95861" w:rsidRDefault="00D95861" w:rsidP="007D66EB">
      <w:pPr>
        <w:spacing w:line="360" w:lineRule="auto"/>
        <w:rPr>
          <w:rFonts w:cstheme="minorHAnsi"/>
        </w:rPr>
      </w:pPr>
    </w:p>
    <w:p w14:paraId="3D9201B6" w14:textId="70A85BA7" w:rsidR="003F63B7" w:rsidRPr="007D66EB" w:rsidRDefault="003F63B7" w:rsidP="007D66EB">
      <w:pPr>
        <w:spacing w:line="360" w:lineRule="auto"/>
        <w:rPr>
          <w:rFonts w:eastAsiaTheme="minorEastAsia" w:cstheme="minorHAnsi"/>
        </w:rPr>
      </w:pPr>
      <w:r>
        <w:rPr>
          <w:rFonts w:cstheme="minorHAnsi"/>
        </w:rPr>
        <w:t xml:space="preserve">Proportion overlap (U) </w:t>
      </w:r>
      <w:r w:rsidR="007D66EB">
        <w:rPr>
          <w:rFonts w:cstheme="minorHAnsi"/>
        </w:rPr>
        <w:t>–</w:t>
      </w:r>
      <w:r>
        <w:rPr>
          <w:rFonts w:cstheme="minorHAnsi"/>
        </w:rPr>
        <w:t xml:space="preserve"> </w:t>
      </w:r>
    </w:p>
    <w:p w14:paraId="3102B677" w14:textId="311C1242" w:rsidR="007D66EB" w:rsidRPr="007D66EB" w:rsidRDefault="007D66EB" w:rsidP="007D66EB">
      <w:pPr>
        <w:spacing w:line="360" w:lineRule="auto"/>
        <w:rPr>
          <w:rFonts w:eastAsiaTheme="minorEastAsia" w:cstheme="minorHAnsi"/>
        </w:rPr>
      </w:pPr>
    </w:p>
    <w:p w14:paraId="010FB2D4" w14:textId="77777777" w:rsidR="007D66EB" w:rsidRPr="007D66EB" w:rsidRDefault="007D66EB" w:rsidP="003F63B7">
      <w:pPr>
        <w:spacing w:line="360" w:lineRule="auto"/>
        <w:rPr>
          <w:rFonts w:eastAsiaTheme="minorEastAsia" w:cstheme="minorHAnsi"/>
        </w:rPr>
      </w:pPr>
    </w:p>
    <w:p w14:paraId="25586D60" w14:textId="77777777" w:rsidR="003F63B7" w:rsidRDefault="003F63B7" w:rsidP="003F63B7">
      <w:pPr>
        <w:spacing w:line="360" w:lineRule="auto"/>
        <w:rPr>
          <w:noProof/>
        </w:rPr>
      </w:pPr>
      <w:r>
        <w:rPr>
          <w:noProof/>
        </w:rPr>
        <w:lastRenderedPageBreak/>
        <w:drawing>
          <wp:inline distT="0" distB="0" distL="0" distR="0" wp14:anchorId="672480FA" wp14:editId="7E74EA35">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649E8F7" wp14:editId="3C7B335B">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D6E0BEA" wp14:editId="61CBF263">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81EACC2" wp14:editId="7BD684C9">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2D4A6A80" w14:textId="6D95D7AA" w:rsidR="002640A9" w:rsidRDefault="003F63B7" w:rsidP="003F63B7">
      <w:pPr>
        <w:spacing w:line="360" w:lineRule="auto"/>
        <w:rPr>
          <w:rFonts w:cstheme="minorHAnsi"/>
        </w:rPr>
      </w:pPr>
      <w:r>
        <w:rPr>
          <w:rFonts w:cstheme="minorHAnsi"/>
          <w:i/>
        </w:rPr>
        <w:t>Figure [Cohen’s d as population distributions]</w:t>
      </w:r>
      <w:r>
        <w:rPr>
          <w:rFonts w:cstheme="minorHAnsi"/>
        </w:rPr>
        <w:t>. Population distributions</w:t>
      </w:r>
      <w:r w:rsidR="00D95861">
        <w:rPr>
          <w:rFonts w:cstheme="minorHAnsi"/>
        </w:rPr>
        <w:t xml:space="preserve"> and </w:t>
      </w:r>
      <w:r w:rsidR="00D95861">
        <w:rPr>
          <w:rFonts w:cstheme="minorHAnsi"/>
        </w:rPr>
        <w:t>percentage overlap</w:t>
      </w:r>
      <w:r>
        <w:rPr>
          <w:rFonts w:cstheme="minorHAnsi"/>
        </w:rPr>
        <w:t xml:space="preserve"> with a mean difference of .2, .5, .8 and 1.2 Cohen’s d (calculated assuming that populations are normally distributed, have equal variance</w:t>
      </w:r>
      <w:r w:rsidR="002641AC">
        <w:rPr>
          <w:rFonts w:cstheme="minorHAnsi"/>
        </w:rPr>
        <w:t>,</w:t>
      </w:r>
      <w:r>
        <w:rPr>
          <w:rFonts w:cstheme="minorHAnsi"/>
        </w:rPr>
        <w:t xml:space="preserv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47D9341C" w14:textId="77777777" w:rsidR="002640A9" w:rsidRDefault="002640A9" w:rsidP="003F63B7">
      <w:pPr>
        <w:spacing w:line="360" w:lineRule="auto"/>
        <w:rPr>
          <w:rFonts w:cstheme="minorHAnsi"/>
        </w:rPr>
      </w:pPr>
    </w:p>
    <w:p w14:paraId="4B9707D9" w14:textId="28DFF527" w:rsidR="003F63B7" w:rsidRDefault="0082667C">
      <w:r>
        <w:t>Examples of effect sizes</w:t>
      </w:r>
    </w:p>
    <w:p w14:paraId="53EF37A9" w14:textId="7A6FD536" w:rsidR="003F63B7" w:rsidRDefault="003F63B7">
      <w:r>
        <w:t>Table [Cohen] Cohen’s (1988) Benchmarks for different types of effect size</w:t>
      </w:r>
    </w:p>
    <w:tbl>
      <w:tblPr>
        <w:tblStyle w:val="TableGrid"/>
        <w:tblW w:w="0" w:type="auto"/>
        <w:tblLook w:val="04A0" w:firstRow="1" w:lastRow="0" w:firstColumn="1" w:lastColumn="0" w:noHBand="0" w:noVBand="1"/>
      </w:tblPr>
      <w:tblGrid>
        <w:gridCol w:w="2254"/>
        <w:gridCol w:w="2254"/>
        <w:gridCol w:w="2254"/>
        <w:gridCol w:w="2254"/>
      </w:tblGrid>
      <w:tr w:rsidR="003F63B7" w14:paraId="7B6E8AB5" w14:textId="77777777" w:rsidTr="003F63B7">
        <w:tc>
          <w:tcPr>
            <w:tcW w:w="2254" w:type="dxa"/>
          </w:tcPr>
          <w:p w14:paraId="145F5F48" w14:textId="2CBC1F61" w:rsidR="003F63B7" w:rsidRDefault="003F63B7">
            <w:r>
              <w:t>Effect size</w:t>
            </w:r>
          </w:p>
        </w:tc>
        <w:tc>
          <w:tcPr>
            <w:tcW w:w="2254" w:type="dxa"/>
          </w:tcPr>
          <w:p w14:paraId="29D6FF23" w14:textId="53DA3FB2" w:rsidR="003F63B7" w:rsidRDefault="003F63B7">
            <w:r>
              <w:t>Small (variance explained)</w:t>
            </w:r>
          </w:p>
        </w:tc>
        <w:tc>
          <w:tcPr>
            <w:tcW w:w="2254" w:type="dxa"/>
          </w:tcPr>
          <w:p w14:paraId="38069B1C" w14:textId="68C82C5B" w:rsidR="003F63B7" w:rsidRDefault="003F63B7">
            <w:r>
              <w:t xml:space="preserve">Medium </w:t>
            </w:r>
            <w:r w:rsidRPr="003F63B7">
              <w:t>(variance explained)</w:t>
            </w:r>
          </w:p>
        </w:tc>
        <w:tc>
          <w:tcPr>
            <w:tcW w:w="2254" w:type="dxa"/>
          </w:tcPr>
          <w:p w14:paraId="70796041" w14:textId="5685421D" w:rsidR="003F63B7" w:rsidRDefault="003F63B7">
            <w:r>
              <w:t xml:space="preserve">Large </w:t>
            </w:r>
            <w:r w:rsidRPr="003F63B7">
              <w:t>(variance explained)</w:t>
            </w:r>
          </w:p>
        </w:tc>
      </w:tr>
      <w:tr w:rsidR="003F63B7" w14:paraId="1927368E" w14:textId="77777777" w:rsidTr="003F63B7">
        <w:tc>
          <w:tcPr>
            <w:tcW w:w="2254" w:type="dxa"/>
          </w:tcPr>
          <w:p w14:paraId="5ACC2D93" w14:textId="6E1AD6BB" w:rsidR="003F63B7" w:rsidRDefault="007D66EB">
            <w:r>
              <w:t>d</w:t>
            </w:r>
          </w:p>
        </w:tc>
        <w:tc>
          <w:tcPr>
            <w:tcW w:w="2254" w:type="dxa"/>
          </w:tcPr>
          <w:p w14:paraId="65FD48ED" w14:textId="1E908A7B" w:rsidR="003F63B7" w:rsidRDefault="007D66EB">
            <w:r>
              <w:t>.2</w:t>
            </w:r>
          </w:p>
        </w:tc>
        <w:tc>
          <w:tcPr>
            <w:tcW w:w="2254" w:type="dxa"/>
          </w:tcPr>
          <w:p w14:paraId="40E394D9" w14:textId="522E13B6" w:rsidR="003F63B7" w:rsidRDefault="007D66EB">
            <w:r>
              <w:t>.5</w:t>
            </w:r>
          </w:p>
        </w:tc>
        <w:tc>
          <w:tcPr>
            <w:tcW w:w="2254" w:type="dxa"/>
          </w:tcPr>
          <w:p w14:paraId="75D2201F" w14:textId="23620463" w:rsidR="003F63B7" w:rsidRDefault="007D66EB">
            <w:r>
              <w:t>.8</w:t>
            </w:r>
          </w:p>
        </w:tc>
      </w:tr>
      <w:tr w:rsidR="003F63B7" w14:paraId="241EBCCC" w14:textId="77777777" w:rsidTr="003F63B7">
        <w:tc>
          <w:tcPr>
            <w:tcW w:w="2254" w:type="dxa"/>
          </w:tcPr>
          <w:p w14:paraId="1064B1A4" w14:textId="457DAE2C" w:rsidR="003F63B7" w:rsidRDefault="007D66EB">
            <w:r>
              <w:t>r</w:t>
            </w:r>
          </w:p>
        </w:tc>
        <w:tc>
          <w:tcPr>
            <w:tcW w:w="2254" w:type="dxa"/>
          </w:tcPr>
          <w:p w14:paraId="01FFA212" w14:textId="715CFCEB" w:rsidR="003F63B7" w:rsidRDefault="007D66EB">
            <w:r>
              <w:t>.1</w:t>
            </w:r>
          </w:p>
        </w:tc>
        <w:tc>
          <w:tcPr>
            <w:tcW w:w="2254" w:type="dxa"/>
          </w:tcPr>
          <w:p w14:paraId="46F93693" w14:textId="0DFDC874" w:rsidR="003F63B7" w:rsidRDefault="007D66EB">
            <w:r>
              <w:t>.3</w:t>
            </w:r>
          </w:p>
        </w:tc>
        <w:tc>
          <w:tcPr>
            <w:tcW w:w="2254" w:type="dxa"/>
          </w:tcPr>
          <w:p w14:paraId="61AF7B6C" w14:textId="7CF1E9E1" w:rsidR="003F63B7" w:rsidRDefault="007D66EB">
            <w:r>
              <w:t>.5</w:t>
            </w:r>
          </w:p>
        </w:tc>
      </w:tr>
      <w:tr w:rsidR="003F63B7" w14:paraId="1E0EC9DA" w14:textId="77777777" w:rsidTr="003F63B7">
        <w:tc>
          <w:tcPr>
            <w:tcW w:w="2254" w:type="dxa"/>
          </w:tcPr>
          <w:p w14:paraId="4A3D9A6D" w14:textId="4C2C0D1D" w:rsidR="003F63B7" w:rsidRDefault="007D66EB">
            <w:r>
              <w:t>w (</w:t>
            </w:r>
            <w:r w:rsidRPr="00010B3C">
              <w:rPr>
                <w:szCs w:val="24"/>
              </w:rPr>
              <w:sym w:font="Symbol" w:char="F066"/>
            </w:r>
            <w:r>
              <w:rPr>
                <w:szCs w:val="24"/>
              </w:rPr>
              <w:t>)</w:t>
            </w:r>
            <w:r w:rsidR="000A178C">
              <w:t>CHECK COHEN</w:t>
            </w:r>
          </w:p>
        </w:tc>
        <w:tc>
          <w:tcPr>
            <w:tcW w:w="2254" w:type="dxa"/>
          </w:tcPr>
          <w:p w14:paraId="385A29E8" w14:textId="5B97D6F4" w:rsidR="003F63B7" w:rsidRDefault="007D66EB">
            <w:r>
              <w:t>.1</w:t>
            </w:r>
          </w:p>
        </w:tc>
        <w:tc>
          <w:tcPr>
            <w:tcW w:w="2254" w:type="dxa"/>
          </w:tcPr>
          <w:p w14:paraId="760668BE" w14:textId="023FA31D" w:rsidR="003F63B7" w:rsidRDefault="007D66EB">
            <w:r>
              <w:t>.3</w:t>
            </w:r>
          </w:p>
        </w:tc>
        <w:tc>
          <w:tcPr>
            <w:tcW w:w="2254" w:type="dxa"/>
          </w:tcPr>
          <w:p w14:paraId="6EED3B74" w14:textId="54A51824" w:rsidR="003F63B7" w:rsidRDefault="007D66EB">
            <w:r>
              <w:t>.5</w:t>
            </w:r>
          </w:p>
        </w:tc>
      </w:tr>
      <w:tr w:rsidR="003F63B7" w14:paraId="734F1832" w14:textId="77777777" w:rsidTr="003F63B7">
        <w:tc>
          <w:tcPr>
            <w:tcW w:w="2254" w:type="dxa"/>
          </w:tcPr>
          <w:p w14:paraId="38627BA6" w14:textId="68AE9195" w:rsidR="003F63B7" w:rsidRDefault="007D66EB">
            <w:r>
              <w:t>OR (converted from w) CHECK COHEN FOR THIS</w:t>
            </w:r>
          </w:p>
        </w:tc>
        <w:tc>
          <w:tcPr>
            <w:tcW w:w="2254" w:type="dxa"/>
          </w:tcPr>
          <w:p w14:paraId="352E65C6" w14:textId="093C35F3" w:rsidR="003F63B7" w:rsidRDefault="007D66EB">
            <w:r>
              <w:t>1.49</w:t>
            </w:r>
          </w:p>
        </w:tc>
        <w:tc>
          <w:tcPr>
            <w:tcW w:w="2254" w:type="dxa"/>
          </w:tcPr>
          <w:p w14:paraId="500327EF" w14:textId="21266CDA" w:rsidR="003F63B7" w:rsidRDefault="007D66EB">
            <w:r>
              <w:t>3.45</w:t>
            </w:r>
          </w:p>
        </w:tc>
        <w:tc>
          <w:tcPr>
            <w:tcW w:w="2254" w:type="dxa"/>
          </w:tcPr>
          <w:p w14:paraId="241FCED9" w14:textId="3A0E79E5" w:rsidR="003F63B7" w:rsidRDefault="007D66EB">
            <w:r>
              <w:t>9</w:t>
            </w:r>
          </w:p>
        </w:tc>
      </w:tr>
      <w:tr w:rsidR="003F63B7" w14:paraId="50135832" w14:textId="77777777" w:rsidTr="003F63B7">
        <w:tc>
          <w:tcPr>
            <w:tcW w:w="2254" w:type="dxa"/>
          </w:tcPr>
          <w:p w14:paraId="3C602D4D" w14:textId="1906E116" w:rsidR="003F63B7" w:rsidRPr="007D66EB" w:rsidRDefault="00283BA3">
            <w:pPr>
              <w:rPr>
                <w:i/>
              </w:rPr>
            </w:pPr>
            <w:r>
              <w:rPr>
                <w:i/>
              </w:rPr>
              <w:t>f</w:t>
            </w:r>
          </w:p>
        </w:tc>
        <w:tc>
          <w:tcPr>
            <w:tcW w:w="2254" w:type="dxa"/>
          </w:tcPr>
          <w:p w14:paraId="50B6B59E" w14:textId="02A0E988" w:rsidR="003F63B7" w:rsidRDefault="007D66EB">
            <w:r>
              <w:t>.1</w:t>
            </w:r>
          </w:p>
        </w:tc>
        <w:tc>
          <w:tcPr>
            <w:tcW w:w="2254" w:type="dxa"/>
          </w:tcPr>
          <w:p w14:paraId="0C6255A7" w14:textId="5B91C78A" w:rsidR="003F63B7" w:rsidRDefault="007D66EB">
            <w:r>
              <w:t>.25</w:t>
            </w:r>
          </w:p>
        </w:tc>
        <w:tc>
          <w:tcPr>
            <w:tcW w:w="2254" w:type="dxa"/>
          </w:tcPr>
          <w:p w14:paraId="337CA6AF" w14:textId="20749FA6" w:rsidR="003F63B7" w:rsidRDefault="007D66EB">
            <w:r>
              <w:t>.4</w:t>
            </w:r>
          </w:p>
        </w:tc>
      </w:tr>
      <w:tr w:rsidR="00283BA3" w14:paraId="1C5E4B3B" w14:textId="77777777" w:rsidTr="003F63B7">
        <w:tc>
          <w:tcPr>
            <w:tcW w:w="2254" w:type="dxa"/>
          </w:tcPr>
          <w:p w14:paraId="1D48F733" w14:textId="4A528CF0" w:rsidR="00283BA3" w:rsidRPr="007D66EB" w:rsidRDefault="00283BA3">
            <w:pPr>
              <w:rPr>
                <w:i/>
              </w:rPr>
            </w:pPr>
            <w:r>
              <w:rPr>
                <w:i/>
              </w:rPr>
              <w:t>f</w:t>
            </w:r>
            <w:r w:rsidR="000F0122">
              <w:rPr>
                <w:i/>
              </w:rPr>
              <w:t xml:space="preserve"> </w:t>
            </w:r>
            <w:r w:rsidRPr="00283BA3">
              <w:rPr>
                <w:i/>
                <w:vertAlign w:val="superscript"/>
              </w:rPr>
              <w:t>2</w:t>
            </w:r>
            <w:r w:rsidR="000F0122">
              <w:rPr>
                <w:i/>
                <w:vertAlign w:val="superscript"/>
              </w:rPr>
              <w:t xml:space="preserve"> </w:t>
            </w:r>
            <w:bookmarkStart w:id="0" w:name="_GoBack"/>
            <w:bookmarkEnd w:id="0"/>
            <w:r w:rsidR="000F0122">
              <w:rPr>
                <w:i/>
                <w:vertAlign w:val="superscript"/>
              </w:rPr>
              <w:t xml:space="preserve"> b</w:t>
            </w:r>
          </w:p>
        </w:tc>
        <w:tc>
          <w:tcPr>
            <w:tcW w:w="2254" w:type="dxa"/>
          </w:tcPr>
          <w:p w14:paraId="134033C0" w14:textId="4B81A272" w:rsidR="00283BA3" w:rsidRDefault="00283BA3">
            <w:r>
              <w:t>.02</w:t>
            </w:r>
          </w:p>
        </w:tc>
        <w:tc>
          <w:tcPr>
            <w:tcW w:w="2254" w:type="dxa"/>
          </w:tcPr>
          <w:p w14:paraId="210E0686" w14:textId="0ECEA2DE" w:rsidR="00283BA3" w:rsidRDefault="00283BA3">
            <w:r>
              <w:t>.15</w:t>
            </w:r>
          </w:p>
        </w:tc>
        <w:tc>
          <w:tcPr>
            <w:tcW w:w="2254" w:type="dxa"/>
          </w:tcPr>
          <w:p w14:paraId="321CF7E1" w14:textId="76DD17DB" w:rsidR="00283BA3" w:rsidRDefault="00283BA3">
            <w:r>
              <w:t>.35</w:t>
            </w:r>
          </w:p>
        </w:tc>
      </w:tr>
      <w:tr w:rsidR="003F63B7" w14:paraId="11C0D6A6" w14:textId="77777777" w:rsidTr="003F63B7">
        <w:tc>
          <w:tcPr>
            <w:tcW w:w="2254" w:type="dxa"/>
          </w:tcPr>
          <w:p w14:paraId="112B6117" w14:textId="5EB8DDF4" w:rsidR="003F63B7" w:rsidRPr="007D66EB" w:rsidRDefault="00CB286B">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83BA3">
              <w:rPr>
                <w:rFonts w:eastAsiaTheme="minorEastAsia"/>
              </w:rPr>
              <w:t xml:space="preserve"> </w:t>
            </w:r>
            <w:r w:rsidR="000F0122">
              <w:rPr>
                <w:rFonts w:eastAsiaTheme="minorEastAsia"/>
                <w:vertAlign w:val="superscript"/>
              </w:rPr>
              <w:t>b</w:t>
            </w:r>
          </w:p>
        </w:tc>
        <w:tc>
          <w:tcPr>
            <w:tcW w:w="2254" w:type="dxa"/>
          </w:tcPr>
          <w:p w14:paraId="48386A8C" w14:textId="51439AD9" w:rsidR="003F63B7" w:rsidRDefault="007D0EE8">
            <w:r>
              <w:t>.0099</w:t>
            </w:r>
          </w:p>
        </w:tc>
        <w:tc>
          <w:tcPr>
            <w:tcW w:w="2254" w:type="dxa"/>
          </w:tcPr>
          <w:p w14:paraId="375C69BB" w14:textId="482C82B7" w:rsidR="003F63B7" w:rsidRDefault="007D0EE8">
            <w:r>
              <w:t>.0588</w:t>
            </w:r>
          </w:p>
        </w:tc>
        <w:tc>
          <w:tcPr>
            <w:tcW w:w="2254" w:type="dxa"/>
          </w:tcPr>
          <w:p w14:paraId="6F5101D9" w14:textId="4AB975C6" w:rsidR="003F63B7" w:rsidRDefault="007D0EE8">
            <w:r>
              <w:t>.1379</w:t>
            </w:r>
          </w:p>
        </w:tc>
      </w:tr>
      <w:tr w:rsidR="007D66EB" w14:paraId="67F2F0ED" w14:textId="77777777" w:rsidTr="003F63B7">
        <w:tc>
          <w:tcPr>
            <w:tcW w:w="2254" w:type="dxa"/>
          </w:tcPr>
          <w:p w14:paraId="2DF758AD" w14:textId="295530A7" w:rsidR="007D66EB" w:rsidRDefault="007D66EB" w:rsidP="007D66EB">
            <w:r>
              <w:t>R</w:t>
            </w:r>
            <w:r>
              <w:rPr>
                <w:vertAlign w:val="superscript"/>
              </w:rPr>
              <w:t>2</w:t>
            </w:r>
          </w:p>
        </w:tc>
        <w:tc>
          <w:tcPr>
            <w:tcW w:w="2254" w:type="dxa"/>
          </w:tcPr>
          <w:p w14:paraId="0511AB6F" w14:textId="31D0D0B9" w:rsidR="007D66EB" w:rsidRDefault="007D66EB" w:rsidP="007D66EB">
            <w:r>
              <w:t>.02</w:t>
            </w:r>
          </w:p>
        </w:tc>
        <w:tc>
          <w:tcPr>
            <w:tcW w:w="2254" w:type="dxa"/>
          </w:tcPr>
          <w:p w14:paraId="11EA78D9" w14:textId="66A0217F" w:rsidR="007D66EB" w:rsidRDefault="007D66EB" w:rsidP="007D66EB">
            <w:r>
              <w:t>.</w:t>
            </w:r>
            <w:r w:rsidR="00283BA3">
              <w:t>13</w:t>
            </w:r>
          </w:p>
        </w:tc>
        <w:tc>
          <w:tcPr>
            <w:tcW w:w="2254" w:type="dxa"/>
          </w:tcPr>
          <w:p w14:paraId="6B2AE729" w14:textId="4CDF29F8" w:rsidR="007D66EB" w:rsidRDefault="007D66EB" w:rsidP="007D66EB">
            <w:r>
              <w:t>.</w:t>
            </w:r>
            <w:r w:rsidR="00283BA3">
              <w:t>26</w:t>
            </w:r>
          </w:p>
        </w:tc>
      </w:tr>
    </w:tbl>
    <w:p w14:paraId="7870AAE4" w14:textId="70576713" w:rsidR="003F63B7" w:rsidRDefault="00DC1971">
      <w:r>
        <w:lastRenderedPageBreak/>
        <w:t xml:space="preserve">Notes: </w:t>
      </w:r>
      <w:proofErr w:type="gramStart"/>
      <w:r>
        <w:rPr>
          <w:vertAlign w:val="superscript"/>
        </w:rPr>
        <w:t>a</w:t>
      </w:r>
      <w:proofErr w:type="gramEnd"/>
      <w:r>
        <w:t xml:space="preserve"> Transformed from Cohen’s benchmarks for </w:t>
      </w:r>
      <w:r w:rsidR="0065070D" w:rsidRPr="007D0EE8">
        <w:rPr>
          <w:i/>
        </w:rPr>
        <w:t>f</w:t>
      </w:r>
      <w:r w:rsidR="007D0EE8">
        <w:t xml:space="preserve"> </w:t>
      </w:r>
    </w:p>
    <w:p w14:paraId="10072811" w14:textId="77777777" w:rsidR="003F63B7" w:rsidRDefault="003F63B7"/>
    <w:p w14:paraId="68B945B9" w14:textId="0F7A4A6B" w:rsidR="00812B4F" w:rsidRDefault="002F6C28">
      <w:r>
        <w:t>Systematic review</w:t>
      </w:r>
      <w:r w:rsidR="003F63B7">
        <w:t xml:space="preserve"> m</w:t>
      </w:r>
      <w:r w:rsidR="00E85D4B">
        <w:t>ethod</w:t>
      </w:r>
    </w:p>
    <w:p w14:paraId="7CC58327" w14:textId="77777777" w:rsidR="00622112" w:rsidRDefault="00537E91" w:rsidP="006D030D">
      <w:r>
        <w:t xml:space="preserve">A systematic review protocol was designed to return all articles which surveyed an area of research and reported the effect sizes reported in those articles. All </w:t>
      </w:r>
      <w:proofErr w:type="spellStart"/>
      <w:r>
        <w:t>serachers</w:t>
      </w:r>
      <w:proofErr w:type="spellEnd"/>
      <w:r>
        <w:t xml:space="preserve"> were performed on </w:t>
      </w:r>
      <w:r w:rsidR="006D030D">
        <w:t>the 11</w:t>
      </w:r>
      <w:r w:rsidR="006D030D" w:rsidRPr="006D030D">
        <w:rPr>
          <w:vertAlign w:val="superscript"/>
        </w:rPr>
        <w:t>th</w:t>
      </w:r>
      <w:r w:rsidR="006D030D">
        <w:t xml:space="preserve"> </w:t>
      </w:r>
      <w:proofErr w:type="gramStart"/>
      <w:r w:rsidR="006D030D">
        <w:t>August,</w:t>
      </w:r>
      <w:proofErr w:type="gramEnd"/>
      <w:r w:rsidR="006D030D">
        <w:t xml:space="preserve"> 2018</w:t>
      </w:r>
      <w:r>
        <w:t xml:space="preserve">. The </w:t>
      </w:r>
      <w:proofErr w:type="spellStart"/>
      <w:r w:rsidR="006D030D">
        <w:t>PsychInfo</w:t>
      </w:r>
      <w:proofErr w:type="spellEnd"/>
      <w:r w:rsidR="006D030D">
        <w:t xml:space="preserve"> database was searched through the Ovid interface for “Effect size benchmarks.mp.</w:t>
      </w:r>
      <w:r w:rsidR="00D70E83">
        <w:t>” (“</w:t>
      </w:r>
      <w:proofErr w:type="spellStart"/>
      <w:r w:rsidR="00D70E83">
        <w:t>mp</w:t>
      </w:r>
      <w:proofErr w:type="spellEnd"/>
      <w:r w:rsidR="00D70E83">
        <w:t xml:space="preserve">” searches for matches in the title, </w:t>
      </w:r>
      <w:r w:rsidR="00D70E83" w:rsidRPr="00D70E83">
        <w:t>abstract, heading word, table of contents</w:t>
      </w:r>
      <w:r w:rsidR="00D70E83">
        <w:t xml:space="preserve"> and</w:t>
      </w:r>
      <w:r w:rsidR="00D70E83" w:rsidRPr="00D70E83">
        <w:t xml:space="preserve"> key concepts</w:t>
      </w:r>
      <w:r w:rsidR="00D70E83">
        <w:t>), identifying 15 articles. W</w:t>
      </w:r>
      <w:r w:rsidR="009B649F">
        <w:t>eb of Knowledge was searched for “</w:t>
      </w:r>
      <w:r w:rsidR="006D030D" w:rsidRPr="006D030D">
        <w:t xml:space="preserve">SU = Psychology AND TI = </w:t>
      </w:r>
      <w:r w:rsidR="00FC40F5">
        <w:t>e</w:t>
      </w:r>
      <w:r w:rsidR="006D030D" w:rsidRPr="006D030D">
        <w:t>ffect size benchmarks</w:t>
      </w:r>
      <w:r w:rsidR="009B649F">
        <w:t>”</w:t>
      </w:r>
      <w:r w:rsidR="00D70E83">
        <w:t>, identifying 5 articles</w:t>
      </w:r>
      <w:r w:rsidR="009B649F">
        <w:t>. Additional searches for “average effect size” and “</w:t>
      </w:r>
      <w:r w:rsidR="003F267A">
        <w:t>effect size benchmarks</w:t>
      </w:r>
      <w:r w:rsidR="009B649F">
        <w:t>”</w:t>
      </w:r>
      <w:r w:rsidR="003F267A">
        <w:t xml:space="preserve"> in </w:t>
      </w:r>
      <w:r w:rsidR="00D70E83">
        <w:t xml:space="preserve">Google Scholar </w:t>
      </w:r>
      <w:r>
        <w:t>identified</w:t>
      </w:r>
      <w:r w:rsidR="00D70E83">
        <w:t xml:space="preserve"> 6 articles</w:t>
      </w:r>
      <w:r w:rsidR="009B649F">
        <w:t>.</w:t>
      </w:r>
      <w:r w:rsidR="00D70E83">
        <w:t xml:space="preserve"> Hand searches of the references lists of all articles including during full text screening identified an additional </w:t>
      </w:r>
      <w:r w:rsidR="005E769D">
        <w:t>3 articles</w:t>
      </w:r>
      <w:r w:rsidR="00D70E83">
        <w:t xml:space="preserve">. </w:t>
      </w:r>
      <w:r w:rsidR="005E769D">
        <w:t xml:space="preserve">I knew of two articles outlining effect size benchmarks from the grey literature, a pre-print </w:t>
      </w:r>
      <w:r w:rsidR="005E769D">
        <w:fldChar w:fldCharType="begin"/>
      </w:r>
      <w:r w:rsidR="005E769D">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5E769D">
        <w:fldChar w:fldCharType="separate"/>
      </w:r>
      <w:r w:rsidR="005E769D">
        <w:rPr>
          <w:noProof/>
        </w:rPr>
        <w:t>(Lovakov &amp; Agadullina, 2017)</w:t>
      </w:r>
      <w:r w:rsidR="005E769D">
        <w:fldChar w:fldCharType="end"/>
      </w:r>
      <w:r w:rsidR="005E769D">
        <w:t xml:space="preserve"> and book </w:t>
      </w:r>
      <w:r w:rsidR="005E769D">
        <w:fldChar w:fldCharType="begin"/>
      </w:r>
      <w:r w:rsidR="005E769D">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5E769D">
        <w:fldChar w:fldCharType="separate"/>
      </w:r>
      <w:r w:rsidR="005E769D">
        <w:rPr>
          <w:noProof/>
        </w:rPr>
        <w:t>(Hattie, 2009)</w:t>
      </w:r>
      <w:r w:rsidR="005E769D">
        <w:fldChar w:fldCharType="end"/>
      </w:r>
      <w:r>
        <w:t xml:space="preserve"> which are included</w:t>
      </w:r>
      <w:r w:rsidR="005E769D">
        <w:t xml:space="preserve">. </w:t>
      </w:r>
      <w:r w:rsidR="00D70E83">
        <w:t xml:space="preserve"> </w:t>
      </w:r>
      <w:r>
        <w:t>After deduplication and full text screening, 18 articles remained.</w:t>
      </w:r>
    </w:p>
    <w:p w14:paraId="7D5C1721" w14:textId="63602D3D" w:rsidR="00812B4F" w:rsidRDefault="00E22522" w:rsidP="006D030D">
      <w:r w:rsidRPr="00E22522">
        <w:rPr>
          <w:noProof/>
        </w:rPr>
        <w:drawing>
          <wp:inline distT="0" distB="0" distL="0" distR="0" wp14:anchorId="79D72FF2" wp14:editId="09487C22">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67B19488" w14:textId="140B0C84" w:rsidR="0090650F" w:rsidRDefault="00622112" w:rsidP="0090650F">
      <w:r>
        <w:t>Figure [</w:t>
      </w:r>
      <w:proofErr w:type="spellStart"/>
      <w:r>
        <w:t>prisma</w:t>
      </w:r>
      <w:proofErr w:type="spellEnd"/>
      <w:r>
        <w:t>]</w:t>
      </w:r>
      <w:r w:rsidR="00143A77">
        <w:t xml:space="preserve">. </w:t>
      </w:r>
      <w:r w:rsidR="00E75722">
        <w:t xml:space="preserve">Article </w:t>
      </w:r>
      <w:r w:rsidR="00143A77">
        <w:t xml:space="preserve">search </w:t>
      </w:r>
      <w:r w:rsidR="00E75722">
        <w:t xml:space="preserve">and screening </w:t>
      </w:r>
      <w:r w:rsidR="00143A77">
        <w:t xml:space="preserve">procedure. </w:t>
      </w:r>
    </w:p>
    <w:p w14:paraId="229C1700" w14:textId="77777777" w:rsidR="0090650F" w:rsidRDefault="0090650F" w:rsidP="0090650F"/>
    <w:p w14:paraId="29562770" w14:textId="167B5225" w:rsidR="00B66250" w:rsidRDefault="0090650F" w:rsidP="006D030D">
      <w:r>
        <w:t>Results Discussion</w:t>
      </w:r>
    </w:p>
    <w:p w14:paraId="017ABB93" w14:textId="77777777" w:rsidR="00B66250" w:rsidRDefault="00B66250" w:rsidP="006D030D"/>
    <w:p w14:paraId="6ABDAE78" w14:textId="6933C0DD" w:rsidR="00483AAF" w:rsidRDefault="0090650F" w:rsidP="006D030D">
      <w:r>
        <w:lastRenderedPageBreak/>
        <w:t xml:space="preserve">A total of 19 articles were identified </w:t>
      </w:r>
      <w:proofErr w:type="spellStart"/>
      <w:r>
        <w:t>provind</w:t>
      </w:r>
      <w:proofErr w:type="spellEnd"/>
      <w:r>
        <w:t xml:space="preserve"> empirical benchmarks for areas of psychology research. </w:t>
      </w:r>
      <w:r w:rsidR="00416CDA">
        <w:t xml:space="preserve">The earliest </w:t>
      </w:r>
      <w:r w:rsidR="00E75722">
        <w:t>study</w:t>
      </w:r>
      <w:r w:rsidR="00416CDA">
        <w:t xml:space="preserve"> to examine t</w:t>
      </w:r>
      <w:r w:rsidR="00E75722">
        <w:t xml:space="preserve">he distribution of effect sizes in a body of literature </w:t>
      </w:r>
      <w:r w:rsidR="00E75722" w:rsidRPr="00E75722">
        <w:t>identified</w:t>
      </w:r>
      <w:r w:rsidR="00E75722">
        <w:t xml:space="preserve"> is by two of the progenitors and popularisers of meta-analysis, </w:t>
      </w:r>
      <w:r w:rsidR="00E75722">
        <w:fldChar w:fldCharType="begin"/>
      </w:r>
      <w:r w:rsidR="00E75722">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E75722">
        <w:fldChar w:fldCharType="separate"/>
      </w:r>
      <w:r w:rsidR="00E75722">
        <w:rPr>
          <w:noProof/>
        </w:rPr>
        <w:t>Smith and Glass (1977)</w:t>
      </w:r>
      <w:r w:rsidR="00E75722">
        <w:fldChar w:fldCharType="end"/>
      </w:r>
      <w:r w:rsidR="00E75722">
        <w:t xml:space="preserve">. This early meta-analysis included 375 studies of </w:t>
      </w:r>
      <w:r w:rsidR="00483AAF">
        <w:t>psychotherapy</w:t>
      </w:r>
      <w:r w:rsidR="00E75722">
        <w:t xml:space="preserve"> which compared a treatment group to a control group</w:t>
      </w:r>
      <w:r>
        <w:t xml:space="preserve">. Although the explicit aim of this study was not to, </w:t>
      </w:r>
    </w:p>
    <w:p w14:paraId="347A85AD" w14:textId="2CABE7F0" w:rsidR="00483AAF" w:rsidRDefault="00483AAF">
      <w:r>
        <w:t>It is a</w:t>
      </w:r>
      <w:r w:rsidR="0090650F">
        <w:t xml:space="preserve">lso noteworthy that this is the only study to use Glass’ delta, an effect size measure that standardised the effect size with the standard </w:t>
      </w:r>
      <w:r>
        <w:t>deviation</w:t>
      </w:r>
      <w:r w:rsidR="0090650F">
        <w:t xml:space="preserve"> of the control group not a pooled </w:t>
      </w:r>
      <w:r>
        <w:t xml:space="preserve">estimate. </w:t>
      </w:r>
    </w:p>
    <w:p w14:paraId="62E3799D" w14:textId="0BD55DF3" w:rsidR="00483AAF" w:rsidRDefault="00483AAF">
      <w:r>
        <w:t xml:space="preserve">These studies provide an overview of the degree of heterogeneity that can be seen in different areas of published psychological research. </w:t>
      </w:r>
    </w:p>
    <w:p w14:paraId="3EFDC5B6" w14:textId="7A232C3C" w:rsidR="00483AAF" w:rsidRDefault="00483AAF">
      <w:r>
        <w:t xml:space="preserve">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 </w: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 </w:instrTex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DATA </w:instrText>
      </w:r>
      <w:r>
        <w:fldChar w:fldCharType="end"/>
      </w:r>
      <w:r>
        <w:fldChar w:fldCharType="separate"/>
      </w:r>
      <w:r>
        <w:rPr>
          <w:noProof/>
        </w:rPr>
        <w:t>(Anderson &amp; Maxwell, 2017; Maxwell, Lau, &amp; Howard, 2015; Open Science Collaboration, 2015)</w:t>
      </w:r>
      <w:r>
        <w:fldChar w:fldCharType="end"/>
      </w:r>
      <w:r>
        <w:t>.</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67FFC239" w:rsidR="00F96D96" w:rsidRDefault="004A1E55">
      <w:r>
        <w:lastRenderedPageBreak/>
        <w:t xml:space="preserve">Table [effect sizes </w:t>
      </w:r>
      <w:r w:rsidR="00B24CB3">
        <w:t xml:space="preserve">d </w:t>
      </w:r>
      <w:r>
        <w:t xml:space="preserve">psychology]. </w:t>
      </w:r>
      <w:r w:rsidR="002363BE">
        <w:t>Results of effect size surveys of psychological interventions which reported results in Cohen’s d.</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2BB7B572" w:rsidR="003763D8" w:rsidRPr="004A1E55" w:rsidRDefault="003763D8" w:rsidP="003763D8">
            <w:pPr>
              <w:rPr>
                <w:sz w:val="20"/>
              </w:rPr>
            </w:pPr>
            <w:r w:rsidRPr="004A1E55">
              <w:rPr>
                <w:sz w:val="20"/>
              </w:rPr>
              <w:t xml:space="preserve">Sampled </w:t>
            </w:r>
            <w:r>
              <w:rPr>
                <w:sz w:val="20"/>
              </w:rPr>
              <w:t>effects</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0CE74150" w:rsidR="003763D8" w:rsidRPr="004A1E55" w:rsidRDefault="003763D8" w:rsidP="003763D8">
            <w:pPr>
              <w:rPr>
                <w:sz w:val="20"/>
              </w:rPr>
            </w:pPr>
            <w:r w:rsidRPr="004A1E55">
              <w:rPr>
                <w:sz w:val="20"/>
              </w:rPr>
              <w:t>Cited results 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19A8D803" w14:textId="7FCED470" w:rsidR="001A578F" w:rsidRDefault="002363BE" w:rsidP="001A578F">
      <w:r>
        <w:lastRenderedPageBreak/>
        <w:t xml:space="preserve">Note: </w:t>
      </w:r>
      <w:r w:rsidR="001A578F">
        <w:t>Table [</w:t>
      </w:r>
      <w:proofErr w:type="spellStart"/>
      <w:r w:rsidR="001A578F">
        <w:t>rs</w:t>
      </w:r>
      <w:proofErr w:type="spellEnd"/>
      <w:r w:rsidR="001A578F">
        <w:t xml:space="preserve">]. Results of effect size surveys of </w:t>
      </w:r>
      <w:r w:rsidR="00E4488F">
        <w:t>Pearson</w:t>
      </w:r>
      <w:r w:rsidR="001A578F">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77777777" w:rsidR="003763D8" w:rsidRPr="00D86AC6" w:rsidRDefault="003763D8" w:rsidP="003763D8"/>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CB286B"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59B2704D"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 xml:space="preserve">correlational studies results also reported in Table [rs]  </w:t>
      </w:r>
    </w:p>
    <w:p w14:paraId="7D75F795" w14:textId="7C070628" w:rsidR="004A1E55" w:rsidRDefault="004A1E55"/>
    <w:p w14:paraId="213F6ADE" w14:textId="77777777" w:rsidR="0074593E" w:rsidRDefault="0074593E"/>
    <w:p w14:paraId="085EBDA9" w14:textId="77777777" w:rsidR="005D6CD5" w:rsidRDefault="005D6CD5"/>
    <w:p w14:paraId="24285B9D" w14:textId="77777777" w:rsidR="005D6CD5" w:rsidRDefault="005D6CD5"/>
    <w:p w14:paraId="6C5C5168" w14:textId="77777777" w:rsidR="005D6CD5" w:rsidRDefault="005D6CD5"/>
    <w:p w14:paraId="5AF20BB2" w14:textId="3B4F4D7C" w:rsidR="00E85D4B" w:rsidRDefault="00975B0F">
      <w:r>
        <w:t xml:space="preserve">FIND SOME WAY OF VISULISING HERE ~ Maybe use the kernel density </w:t>
      </w:r>
      <w:proofErr w:type="spellStart"/>
      <w:r>
        <w:t>estimatiors</w:t>
      </w:r>
      <w:proofErr w:type="spellEnd"/>
      <w:r>
        <w:t xml:space="preserve">, imputing data haphazardly </w:t>
      </w:r>
    </w:p>
    <w:p w14:paraId="6E8248DF" w14:textId="17329790" w:rsidR="00975B0F" w:rsidRDefault="00975B0F"/>
    <w:p w14:paraId="0AED2F3B" w14:textId="48399B96" w:rsidR="00975B0F" w:rsidRDefault="00975B0F"/>
    <w:p w14:paraId="6512A953" w14:textId="77777777" w:rsidR="00975B0F" w:rsidRDefault="00975B0F"/>
    <w:p w14:paraId="3A471A7F" w14:textId="54D052C7" w:rsidR="00975B0F" w:rsidRDefault="00975B0F"/>
    <w:p w14:paraId="5704718F" w14:textId="77777777" w:rsidR="00975B0F" w:rsidRDefault="00975B0F"/>
    <w:p w14:paraId="17439B26" w14:textId="77777777" w:rsidR="00E85D4B" w:rsidRDefault="00E85D4B"/>
    <w:p w14:paraId="2CD390CB" w14:textId="77777777" w:rsidR="00125805" w:rsidRPr="00125805" w:rsidRDefault="00C40781" w:rsidP="00125805">
      <w:pPr>
        <w:pStyle w:val="EndNoteBibliography"/>
        <w:spacing w:after="0"/>
        <w:ind w:left="720" w:hanging="720"/>
      </w:pPr>
      <w:r>
        <w:fldChar w:fldCharType="begin"/>
      </w:r>
      <w:r>
        <w:instrText xml:space="preserve"> ADDIN EN.REFLIST </w:instrText>
      </w:r>
      <w:r>
        <w:fldChar w:fldCharType="separate"/>
      </w:r>
      <w:r w:rsidR="00125805" w:rsidRPr="00125805">
        <w:t xml:space="preserve">Anderson, S. F., &amp; Maxwell, S. E. (2017). Addressing the "Replication Crisis": Using Original Studies to Design Replication Studies with Appropriate Statistical Power. </w:t>
      </w:r>
      <w:r w:rsidR="00125805" w:rsidRPr="00125805">
        <w:rPr>
          <w:i/>
        </w:rPr>
        <w:t>Multivariate Behavioral Research, 52</w:t>
      </w:r>
      <w:r w:rsidR="00125805" w:rsidRPr="00125805">
        <w:t>, 305-324. doi:10.1080/00273171.2017.1289361</w:t>
      </w:r>
    </w:p>
    <w:p w14:paraId="7D093BEA" w14:textId="77777777" w:rsidR="00125805" w:rsidRPr="00125805" w:rsidRDefault="00125805" w:rsidP="00125805">
      <w:pPr>
        <w:pStyle w:val="EndNoteBibliography"/>
        <w:spacing w:after="0"/>
        <w:ind w:left="720" w:hanging="720"/>
      </w:pPr>
      <w:r w:rsidRPr="00125805">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1DB1C275" w14:textId="77777777" w:rsidR="00125805" w:rsidRPr="00125805" w:rsidRDefault="00125805" w:rsidP="00125805">
      <w:pPr>
        <w:pStyle w:val="EndNoteBibliography"/>
        <w:spacing w:after="0"/>
        <w:ind w:left="720" w:hanging="720"/>
      </w:pPr>
      <w:r w:rsidRPr="00125805">
        <w:t xml:space="preserve">Cohen, J. (1962). The statistical power of abnormal-social psychological research: A review. </w:t>
      </w:r>
      <w:r w:rsidRPr="00125805">
        <w:rPr>
          <w:i/>
        </w:rPr>
        <w:t>The Journal of Abnormal and Social Psychology, 65</w:t>
      </w:r>
      <w:r w:rsidRPr="00125805">
        <w:t>, 145-153. doi:10.1037/h0045186</w:t>
      </w:r>
    </w:p>
    <w:p w14:paraId="1B87CF67" w14:textId="77777777" w:rsidR="00125805" w:rsidRPr="00125805" w:rsidRDefault="00125805" w:rsidP="00125805">
      <w:pPr>
        <w:pStyle w:val="EndNoteBibliography"/>
        <w:spacing w:after="0"/>
        <w:ind w:left="720" w:hanging="720"/>
      </w:pPr>
      <w:r w:rsidRPr="00125805">
        <w:t xml:space="preserve">Cohen, J. (1970). Approximate power and sample size determination for common one-sample and two-sample hypothesis tests. </w:t>
      </w:r>
      <w:r w:rsidRPr="00125805">
        <w:rPr>
          <w:i/>
        </w:rPr>
        <w:t>Educational and Psychological Measurement, 30</w:t>
      </w:r>
      <w:r w:rsidRPr="00125805">
        <w:t xml:space="preserve">, 811-831. </w:t>
      </w:r>
    </w:p>
    <w:p w14:paraId="78321275" w14:textId="77777777" w:rsidR="00125805" w:rsidRPr="00125805" w:rsidRDefault="00125805" w:rsidP="00125805">
      <w:pPr>
        <w:pStyle w:val="EndNoteBibliography"/>
        <w:spacing w:after="0"/>
        <w:ind w:left="720" w:hanging="720"/>
      </w:pPr>
      <w:r w:rsidRPr="00125805">
        <w:t>Cohen, J. (1988). Statistical power analysis for the behavioral sciences (2nd ed.). Hillsdale, New Jersey: Erlbaum.</w:t>
      </w:r>
    </w:p>
    <w:p w14:paraId="2A39D07C" w14:textId="77777777" w:rsidR="00125805" w:rsidRPr="00125805" w:rsidRDefault="00125805" w:rsidP="00125805">
      <w:pPr>
        <w:pStyle w:val="EndNoteBibliography"/>
        <w:spacing w:after="0"/>
        <w:ind w:left="720" w:hanging="720"/>
      </w:pPr>
      <w:r w:rsidRPr="00125805">
        <w:t xml:space="preserve">Gigerenzer, G., &amp; Marewski, J. N. (2014). Surrogate Science: The Idol of a Universal Method for Scientific Inference. </w:t>
      </w:r>
      <w:r w:rsidRPr="00125805">
        <w:rPr>
          <w:i/>
        </w:rPr>
        <w:t>Journal of Management, 41</w:t>
      </w:r>
      <w:r w:rsidRPr="00125805">
        <w:t>, 421-440. doi:10.1177/0149206314547522</w:t>
      </w:r>
    </w:p>
    <w:p w14:paraId="4799C42F" w14:textId="77777777" w:rsidR="00125805" w:rsidRPr="00125805" w:rsidRDefault="00125805" w:rsidP="00125805">
      <w:pPr>
        <w:pStyle w:val="EndNoteBibliography"/>
        <w:spacing w:after="0"/>
        <w:ind w:left="720" w:hanging="720"/>
      </w:pPr>
      <w:r w:rsidRPr="00125805">
        <w:t xml:space="preserve">Hattie, J. (2009). </w:t>
      </w:r>
      <w:r w:rsidRPr="00125805">
        <w:rPr>
          <w:i/>
        </w:rPr>
        <w:t>Visible learning: A synthesis of over 800 meta-analyses relating to achievement</w:t>
      </w:r>
      <w:r w:rsidRPr="00125805">
        <w:t>. London, England: Routledge.</w:t>
      </w:r>
    </w:p>
    <w:p w14:paraId="616B1B40" w14:textId="77777777" w:rsidR="00125805" w:rsidRPr="00125805" w:rsidRDefault="00125805" w:rsidP="00125805">
      <w:pPr>
        <w:pStyle w:val="EndNoteBibliography"/>
        <w:spacing w:after="0"/>
        <w:ind w:left="720" w:hanging="720"/>
      </w:pPr>
      <w:r w:rsidRPr="00125805">
        <w:t xml:space="preserve">Kenny, D. A., &amp; Judd, C. M. (in press). The Unappreciated Heterogeneity of Effect Sizes: Implications for Power, Precision, Planning of Research, and Replication. </w:t>
      </w:r>
    </w:p>
    <w:p w14:paraId="6529A44B" w14:textId="77777777" w:rsidR="00125805" w:rsidRPr="00125805" w:rsidRDefault="00125805" w:rsidP="00125805">
      <w:pPr>
        <w:pStyle w:val="EndNoteBibliography"/>
        <w:spacing w:after="0"/>
        <w:ind w:left="720" w:hanging="720"/>
      </w:pPr>
      <w:r w:rsidRPr="00125805">
        <w:t xml:space="preserve">Lakens, D. (2013). Calculating and reporting effect sizes to facilitate cumulative science: a practical primer for t-tests and ANOVAs. </w:t>
      </w:r>
      <w:r w:rsidRPr="00125805">
        <w:rPr>
          <w:i/>
        </w:rPr>
        <w:t>Frontiers in Psychology, 4</w:t>
      </w:r>
      <w:r w:rsidRPr="00125805">
        <w:t>, 863. doi:10.3389/fpsyg.2013.00863</w:t>
      </w:r>
    </w:p>
    <w:p w14:paraId="1849A20A" w14:textId="77777777" w:rsidR="00125805" w:rsidRPr="00125805" w:rsidRDefault="00125805" w:rsidP="00125805">
      <w:pPr>
        <w:pStyle w:val="EndNoteBibliography"/>
        <w:spacing w:after="0"/>
        <w:ind w:left="720" w:hanging="720"/>
      </w:pPr>
      <w:r w:rsidRPr="00125805">
        <w:t>Lovakov, A., &amp; Agadullina, E. (2017). Empirically Derived Guidelines for Interpreting Effect Size in Social Psychology. doi:10.31234/osf.io/2epc4</w:t>
      </w:r>
    </w:p>
    <w:p w14:paraId="56BA2267" w14:textId="77777777" w:rsidR="00125805" w:rsidRPr="00125805" w:rsidRDefault="00125805" w:rsidP="00125805">
      <w:pPr>
        <w:pStyle w:val="EndNoteBibliography"/>
        <w:spacing w:after="0"/>
        <w:ind w:left="720" w:hanging="720"/>
      </w:pPr>
      <w:r w:rsidRPr="00125805">
        <w:t xml:space="preserve">Maxwell, S. E., Lau, M. Y., &amp; Howard, G. S. (2015). Is psychology suffering from a replication crisis? What does “failure to replicate” really mean? </w:t>
      </w:r>
      <w:r w:rsidRPr="00125805">
        <w:rPr>
          <w:i/>
        </w:rPr>
        <w:t>American Psychologist, 70</w:t>
      </w:r>
      <w:r w:rsidRPr="00125805">
        <w:t>, 487-498. doi:10.1037/a0039400</w:t>
      </w:r>
    </w:p>
    <w:p w14:paraId="0D1B19B2" w14:textId="77777777" w:rsidR="00125805" w:rsidRPr="00125805" w:rsidRDefault="00125805" w:rsidP="00125805">
      <w:pPr>
        <w:pStyle w:val="EndNoteBibliography"/>
        <w:spacing w:after="0"/>
        <w:ind w:left="720" w:hanging="720"/>
      </w:pPr>
      <w:r w:rsidRPr="00125805">
        <w:t xml:space="preserve">McShane, B. B., &amp; Böckenholt, U. (2016). Planning sample sizes when effect sizes are uncertain: The power-calibrated effect size approach. </w:t>
      </w:r>
      <w:r w:rsidRPr="00125805">
        <w:rPr>
          <w:i/>
        </w:rPr>
        <w:t>Psychological Methods, 21</w:t>
      </w:r>
      <w:r w:rsidRPr="00125805">
        <w:t>, 47-60. doi:10.1037/met0000036</w:t>
      </w:r>
    </w:p>
    <w:p w14:paraId="1B3CD903" w14:textId="77777777" w:rsidR="00125805" w:rsidRPr="00125805" w:rsidRDefault="00125805" w:rsidP="00125805">
      <w:pPr>
        <w:pStyle w:val="EndNoteBibliography"/>
        <w:spacing w:after="0"/>
        <w:ind w:left="720" w:hanging="720"/>
      </w:pPr>
      <w:r w:rsidRPr="00125805">
        <w:lastRenderedPageBreak/>
        <w:t xml:space="preserve">Open Science Collaboration. (2015). Estimating the reproducibility of psychological science. </w:t>
      </w:r>
      <w:r w:rsidRPr="00125805">
        <w:rPr>
          <w:i/>
        </w:rPr>
        <w:t>Science, 349</w:t>
      </w:r>
      <w:r w:rsidRPr="00125805">
        <w:t xml:space="preserve">. </w:t>
      </w:r>
    </w:p>
    <w:p w14:paraId="3A844C0F" w14:textId="77777777" w:rsidR="00125805" w:rsidRPr="00125805" w:rsidRDefault="00125805" w:rsidP="00125805">
      <w:pPr>
        <w:pStyle w:val="EndNoteBibliography"/>
        <w:spacing w:after="0"/>
        <w:ind w:left="720" w:hanging="720"/>
      </w:pPr>
      <w:r w:rsidRPr="00125805">
        <w:t xml:space="preserve">Reiser, B., &amp; Faraggi, D. (1999). Confidence Intervals for the Overlapping Coefficient: the Normal Equal Variance Case. </w:t>
      </w:r>
      <w:r w:rsidRPr="00125805">
        <w:rPr>
          <w:i/>
        </w:rPr>
        <w:t>Journal of the Royal Statistical Society: Series D (The Statistician), 48</w:t>
      </w:r>
      <w:r w:rsidRPr="00125805">
        <w:t>, 413-418. doi:10.1111/1467-9884.00199</w:t>
      </w:r>
    </w:p>
    <w:p w14:paraId="7CA507D0" w14:textId="77777777" w:rsidR="00125805" w:rsidRPr="00125805" w:rsidRDefault="00125805" w:rsidP="00125805">
      <w:pPr>
        <w:pStyle w:val="EndNoteBibliography"/>
        <w:spacing w:after="0"/>
        <w:ind w:left="720" w:hanging="720"/>
      </w:pPr>
      <w:r w:rsidRPr="00125805">
        <w:t xml:space="preserve">Smith, M. L., &amp; Glass, G. V. (1977). Meta-analysis of psychotherapy outcome studies. </w:t>
      </w:r>
      <w:r w:rsidRPr="00125805">
        <w:rPr>
          <w:i/>
        </w:rPr>
        <w:t>American Psychologist, 32</w:t>
      </w:r>
      <w:r w:rsidRPr="00125805">
        <w:t>, 752-760. doi:10.1037/0003-066X.32.9.752</w:t>
      </w:r>
    </w:p>
    <w:p w14:paraId="788500CE" w14:textId="77777777" w:rsidR="00125805" w:rsidRPr="00125805" w:rsidRDefault="00125805" w:rsidP="00125805">
      <w:pPr>
        <w:pStyle w:val="EndNoteBibliography"/>
        <w:ind w:left="720" w:hanging="720"/>
      </w:pPr>
      <w:r w:rsidRPr="00125805">
        <w:t xml:space="preserve">Thompson, B. (2007). Effect sizes, confidence intervals, and confidence intervals for effect sizes. </w:t>
      </w:r>
      <w:r w:rsidRPr="00125805">
        <w:rPr>
          <w:i/>
        </w:rPr>
        <w:t>Psychology in the Schools, 44</w:t>
      </w:r>
      <w:r w:rsidRPr="00125805">
        <w:t>, 423-432. doi:10.1002/pits.20234</w:t>
      </w:r>
    </w:p>
    <w:p w14:paraId="4E0CE436" w14:textId="760D550E"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5&lt;/item&gt;&lt;item&gt;487&lt;/item&gt;&lt;item&gt;549&lt;/item&gt;&lt;item&gt;562&lt;/item&gt;&lt;item&gt;611&lt;/item&gt;&lt;item&gt;720&lt;/item&gt;&lt;item&gt;770&lt;/item&gt;&lt;item&gt;788&lt;/item&gt;&lt;item&gt;821&lt;/item&gt;&lt;item&gt;834&lt;/item&gt;&lt;item&gt;922&lt;/item&gt;&lt;item&gt;938&lt;/item&gt;&lt;/record-ids&gt;&lt;/item&gt;&lt;/Libraries&gt;"/>
  </w:docVars>
  <w:rsids>
    <w:rsidRoot w:val="009A7476"/>
    <w:rsid w:val="00006C07"/>
    <w:rsid w:val="00064ED5"/>
    <w:rsid w:val="00070CEE"/>
    <w:rsid w:val="00091E74"/>
    <w:rsid w:val="000A178C"/>
    <w:rsid w:val="000B6351"/>
    <w:rsid w:val="000F0122"/>
    <w:rsid w:val="00125805"/>
    <w:rsid w:val="00143A77"/>
    <w:rsid w:val="001A578F"/>
    <w:rsid w:val="001C1F26"/>
    <w:rsid w:val="001E5D48"/>
    <w:rsid w:val="0022454F"/>
    <w:rsid w:val="002363BE"/>
    <w:rsid w:val="00242CC1"/>
    <w:rsid w:val="002640A9"/>
    <w:rsid w:val="002641AC"/>
    <w:rsid w:val="00283BA3"/>
    <w:rsid w:val="002978FF"/>
    <w:rsid w:val="002F6C28"/>
    <w:rsid w:val="00303F4E"/>
    <w:rsid w:val="00311104"/>
    <w:rsid w:val="0037262A"/>
    <w:rsid w:val="003728C3"/>
    <w:rsid w:val="003763D8"/>
    <w:rsid w:val="003A2506"/>
    <w:rsid w:val="003B096D"/>
    <w:rsid w:val="003B0FC5"/>
    <w:rsid w:val="003D4084"/>
    <w:rsid w:val="003F267A"/>
    <w:rsid w:val="003F63B7"/>
    <w:rsid w:val="00416CDA"/>
    <w:rsid w:val="00427120"/>
    <w:rsid w:val="00437EDD"/>
    <w:rsid w:val="00441FF1"/>
    <w:rsid w:val="00483AAF"/>
    <w:rsid w:val="004A1E55"/>
    <w:rsid w:val="004B72D3"/>
    <w:rsid w:val="004C428C"/>
    <w:rsid w:val="00501673"/>
    <w:rsid w:val="0053221F"/>
    <w:rsid w:val="00537E91"/>
    <w:rsid w:val="00563096"/>
    <w:rsid w:val="0057441C"/>
    <w:rsid w:val="005A22FD"/>
    <w:rsid w:val="005B53A4"/>
    <w:rsid w:val="005D6CD5"/>
    <w:rsid w:val="005E769D"/>
    <w:rsid w:val="005F5DE9"/>
    <w:rsid w:val="00622112"/>
    <w:rsid w:val="0065070D"/>
    <w:rsid w:val="0065298B"/>
    <w:rsid w:val="00656F4F"/>
    <w:rsid w:val="006A6D69"/>
    <w:rsid w:val="006B3B45"/>
    <w:rsid w:val="006C08FD"/>
    <w:rsid w:val="006D030D"/>
    <w:rsid w:val="006F140F"/>
    <w:rsid w:val="00723EF0"/>
    <w:rsid w:val="0074593E"/>
    <w:rsid w:val="00746121"/>
    <w:rsid w:val="007654EE"/>
    <w:rsid w:val="00766BB9"/>
    <w:rsid w:val="007D0EE8"/>
    <w:rsid w:val="007D1206"/>
    <w:rsid w:val="007D66EB"/>
    <w:rsid w:val="007D73F1"/>
    <w:rsid w:val="007D7576"/>
    <w:rsid w:val="007F6C4A"/>
    <w:rsid w:val="00812B4F"/>
    <w:rsid w:val="0082667C"/>
    <w:rsid w:val="008316B0"/>
    <w:rsid w:val="00850696"/>
    <w:rsid w:val="00891E80"/>
    <w:rsid w:val="008D4D4A"/>
    <w:rsid w:val="009038E2"/>
    <w:rsid w:val="0090650F"/>
    <w:rsid w:val="00942DC0"/>
    <w:rsid w:val="00975B0F"/>
    <w:rsid w:val="009A44A9"/>
    <w:rsid w:val="009A7476"/>
    <w:rsid w:val="009B649F"/>
    <w:rsid w:val="009F023B"/>
    <w:rsid w:val="00A52CFB"/>
    <w:rsid w:val="00A60B22"/>
    <w:rsid w:val="00A620B8"/>
    <w:rsid w:val="00AA2253"/>
    <w:rsid w:val="00AE291B"/>
    <w:rsid w:val="00B02C23"/>
    <w:rsid w:val="00B03AED"/>
    <w:rsid w:val="00B24CB3"/>
    <w:rsid w:val="00B45430"/>
    <w:rsid w:val="00B60503"/>
    <w:rsid w:val="00B66250"/>
    <w:rsid w:val="00B84989"/>
    <w:rsid w:val="00BD4FFD"/>
    <w:rsid w:val="00BE52EF"/>
    <w:rsid w:val="00BF7BA4"/>
    <w:rsid w:val="00C40781"/>
    <w:rsid w:val="00C40A50"/>
    <w:rsid w:val="00C42B30"/>
    <w:rsid w:val="00CB286B"/>
    <w:rsid w:val="00CB77FE"/>
    <w:rsid w:val="00D05227"/>
    <w:rsid w:val="00D55D33"/>
    <w:rsid w:val="00D67633"/>
    <w:rsid w:val="00D70E83"/>
    <w:rsid w:val="00D723EA"/>
    <w:rsid w:val="00D86AC6"/>
    <w:rsid w:val="00D92E18"/>
    <w:rsid w:val="00D9510E"/>
    <w:rsid w:val="00D95861"/>
    <w:rsid w:val="00DC1971"/>
    <w:rsid w:val="00DF7B9B"/>
    <w:rsid w:val="00E22522"/>
    <w:rsid w:val="00E4488F"/>
    <w:rsid w:val="00E66E90"/>
    <w:rsid w:val="00E75722"/>
    <w:rsid w:val="00E85D4B"/>
    <w:rsid w:val="00ED4FA9"/>
    <w:rsid w:val="00EE4929"/>
    <w:rsid w:val="00F96D96"/>
    <w:rsid w:val="00FA22A2"/>
    <w:rsid w:val="00FA6303"/>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76C45D28-8B35-4273-A79F-F24D50261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9</TotalTime>
  <Pages>10</Pages>
  <Words>4228</Words>
  <Characters>23512</Characters>
  <Application>Microsoft Office Word</Application>
  <DocSecurity>0</DocSecurity>
  <Lines>50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9</cp:revision>
  <dcterms:created xsi:type="dcterms:W3CDTF">2018-08-09T23:35:00Z</dcterms:created>
  <dcterms:modified xsi:type="dcterms:W3CDTF">2018-08-17T00:18:00Z</dcterms:modified>
</cp:coreProperties>
</file>